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F50D24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53763" cy="960652"/>
            <wp:effectExtent l="57150" t="19050" r="113637" b="6804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4244" cy="96073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Default="00997891" w:rsidP="00140A1B">
      <w:pPr>
        <w:jc w:val="both"/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Default="00A92B7A" w:rsidP="00140A1B">
      <w:pPr>
        <w:spacing w:after="0"/>
        <w:jc w:val="both"/>
      </w:pPr>
    </w:p>
    <w:p w:rsidR="00140A1B" w:rsidRDefault="00140A1B" w:rsidP="00140A1B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</w:t>
      </w:r>
      <w:r w:rsidR="000E0E7C">
        <w:t>s</w:t>
      </w:r>
      <w:r>
        <w:t xml:space="preserve">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101BB6" w:rsidP="00B300A7">
      <w:pPr>
        <w:jc w:val="center"/>
        <w:rPr>
          <w:noProof/>
          <w:lang w:val="de-DE" w:eastAsia="de-DE"/>
        </w:rPr>
      </w:pPr>
      <w:r w:rsidRPr="00101BB6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101BB6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101BB6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101BB6">
          <w:fldChar w:fldCharType="end"/>
        </w:r>
      </w:hyperlink>
      <w:r w:rsidR="00395FDB">
        <w:t xml:space="preserve"> When a decoy hit is found among five target hits</w:t>
      </w:r>
    </w:p>
    <w:p w:rsidR="00140A1B" w:rsidRDefault="00101BB6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551C76" w:rsidP="0091574E">
      <w:pPr>
        <w:jc w:val="center"/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5825324" cy="974022"/>
            <wp:effectExtent l="57150" t="19050" r="118276" b="73728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5811" cy="9741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551C76">
        <w:rPr>
          <w:i/>
        </w:rPr>
        <w:t>212</w:t>
      </w:r>
      <w:r w:rsidRPr="00075F65">
        <w:rPr>
          <w:i/>
        </w:rPr>
        <w:t xml:space="preserve"> proteins were validated here out of </w:t>
      </w:r>
      <w:r w:rsidR="00551C76">
        <w:rPr>
          <w:i/>
        </w:rPr>
        <w:t>1796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047305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799964" cy="2902320"/>
            <wp:effectExtent l="57150" t="19050" r="114936" b="694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4934" cy="290532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172EB" w:rsidRDefault="00101BB6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96.3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  <w:r w:rsidR="003172EB"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101BB6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101BB6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262E90">
        <w:t>1212</w:t>
      </w:r>
      <w:r>
        <w:t xml:space="preserve"> proteins were validated including </w:t>
      </w:r>
      <w:r w:rsidR="00262E90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262E90">
        <w:t>1200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D10824">
        <w:t>99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55336A">
        <w:t xml:space="preserve"> that the point is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B0E36">
        <w:t>5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257C77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434346" cy="3297542"/>
            <wp:effectExtent l="57150" t="19050" r="109204" b="74308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35126" cy="329801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at 95% confidence? What are the best settings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101BB6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55336A">
        <w:rPr>
          <w:i/>
        </w:rPr>
        <w:t xml:space="preserve">What is the minimal peptide confidence at 1% FDR? What is the FDR when </w:t>
      </w:r>
      <w:r w:rsidR="002A46EE">
        <w:rPr>
          <w:i/>
        </w:rPr>
        <w:t>using a threshold of</w:t>
      </w:r>
      <w:r w:rsidR="0055336A">
        <w:rPr>
          <w:i/>
        </w:rPr>
        <w:t xml:space="preserve">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  <w:bookmarkStart w:id="0" w:name="_GoBack"/>
      <w:bookmarkEnd w:id="0"/>
    </w:p>
    <w:p w:rsidR="00206534" w:rsidRDefault="00101BB6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101BB6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101BB6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101BB6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553050" w:rsidP="00140A1B">
      <w:pPr>
        <w:jc w:val="both"/>
      </w:pPr>
      <w:r>
        <w:rPr>
          <w:noProof/>
          <w:lang w:val="nb-NO" w:eastAsia="nb-NO"/>
        </w:rPr>
        <w:drawing>
          <wp:inline distT="0" distB="0" distL="0" distR="0">
            <wp:extent cx="5637351" cy="2620562"/>
            <wp:effectExtent l="57150" t="19050" r="115749" b="8453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2223" cy="262282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101BB6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101BB6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101BB6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101BB6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101BB6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608CD" w:rsidRDefault="005608CD" w:rsidP="00C22471">
      <w:pPr>
        <w:spacing w:after="0" w:line="240" w:lineRule="auto"/>
      </w:pPr>
      <w:r>
        <w:separator/>
      </w:r>
    </w:p>
  </w:endnote>
  <w:endnote w:type="continuationSeparator" w:id="0">
    <w:p w:rsidR="005608CD" w:rsidRDefault="005608CD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101BB6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101BB6" w:rsidRPr="00EE5E45">
      <w:rPr>
        <w:b/>
      </w:rPr>
      <w:fldChar w:fldCharType="separate"/>
    </w:r>
    <w:r>
      <w:rPr>
        <w:b/>
        <w:noProof/>
      </w:rPr>
      <w:t>2</w:t>
    </w:r>
    <w:r w:rsidR="00101BB6" w:rsidRPr="00EE5E45">
      <w:rPr>
        <w:b/>
      </w:rPr>
      <w:fldChar w:fldCharType="end"/>
    </w:r>
    <w:r w:rsidR="00D1669B" w:rsidRPr="00EE5E45">
      <w:t xml:space="preserve"> of </w:t>
    </w:r>
    <w:r w:rsidR="00101BB6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101BB6" w:rsidRPr="00EE5E45">
      <w:rPr>
        <w:b/>
      </w:rPr>
      <w:fldChar w:fldCharType="separate"/>
    </w:r>
    <w:r>
      <w:rPr>
        <w:b/>
        <w:noProof/>
      </w:rPr>
      <w:t>8</w:t>
    </w:r>
    <w:r w:rsidR="00101BB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608CD" w:rsidRDefault="005608CD" w:rsidP="00C22471">
      <w:pPr>
        <w:spacing w:after="0" w:line="240" w:lineRule="auto"/>
      </w:pPr>
      <w:r>
        <w:separator/>
      </w:r>
    </w:p>
  </w:footnote>
  <w:footnote w:type="continuationSeparator" w:id="0">
    <w:p w:rsidR="005608CD" w:rsidRDefault="005608CD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FAE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6E16"/>
    <w:rsid w:val="000E7805"/>
    <w:rsid w:val="000F00E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848"/>
    <w:rsid w:val="001A67F1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E56"/>
    <w:rsid w:val="00472F8E"/>
    <w:rsid w:val="004769FB"/>
    <w:rsid w:val="00481CCA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1799"/>
    <w:rsid w:val="00864D4E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308A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07FB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A3"/>
    <w:rsid w:val="00F50D24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238CD7E-9F53-434D-93E7-352EDC9E4B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6</TotalTime>
  <Pages>8</Pages>
  <Words>1846</Words>
  <Characters>9788</Characters>
  <Application>Microsoft Office Word</Application>
  <DocSecurity>0</DocSecurity>
  <Lines>81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1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7</cp:revision>
  <cp:lastPrinted>2011-07-04T17:50:00Z</cp:lastPrinted>
  <dcterms:created xsi:type="dcterms:W3CDTF">2011-09-01T10:00:00Z</dcterms:created>
  <dcterms:modified xsi:type="dcterms:W3CDTF">2013-09-29T09:40:00Z</dcterms:modified>
</cp:coreProperties>
</file>